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9F7022" w:rsidRDefault="009F7022" w:rsidP="00044A4C">
      <w:pPr>
        <w:rPr>
          <w:rFonts w:eastAsia="Times New Roman"/>
        </w:rPr>
      </w:pPr>
    </w:p>
    <w:p w:rsidR="00044A4C" w:rsidRPr="005179D0" w:rsidRDefault="00044A4C" w:rsidP="00044A4C">
      <w:pPr>
        <w:rPr>
          <w:rFonts w:eastAsia="Times New Roman"/>
          <w:color w:val="C00000"/>
        </w:rPr>
      </w:pPr>
      <w:r w:rsidRPr="00044A4C">
        <w:rPr>
          <w:rFonts w:eastAsia="Times New Roman"/>
          <w:color w:val="4472C4" w:themeColor="accent5"/>
        </w:rPr>
        <w:t xml:space="preserve">This is a fair comment. </w:t>
      </w:r>
      <w:r w:rsidRPr="005179D0">
        <w:rPr>
          <w:rFonts w:eastAsia="Times New Roman"/>
          <w:color w:val="C00000"/>
        </w:rPr>
        <w:t xml:space="preserve">We cut down the size of the analysis part and only keep the essence of the results. </w:t>
      </w:r>
    </w:p>
    <w:p w:rsidR="00044A4C" w:rsidRDefault="00044A4C" w:rsidP="005557D6">
      <w:pPr>
        <w:ind w:firstLine="720"/>
        <w:rPr>
          <w:rFonts w:eastAsia="Times New Roman"/>
          <w:color w:val="4472C4" w:themeColor="accent5"/>
        </w:rPr>
      </w:pPr>
      <w:r>
        <w:rPr>
          <w:rFonts w:eastAsia="Times New Roman"/>
          <w:color w:val="4472C4" w:themeColor="accent5"/>
        </w:rPr>
        <w:t>Per reviewer 1’s question of t</w:t>
      </w:r>
      <w:r w:rsidRPr="00044A4C">
        <w:rPr>
          <w:rFonts w:eastAsia="Times New Roman"/>
          <w:color w:val="4472C4" w:themeColor="accent5"/>
        </w:rPr>
        <w:t>he reason why we dedicated many paragraphs to greedy tactic (the tactic that reviewer 1 addressed in the comment body): greedy tactic is in fact the default tactic that most transit planning apps suppose their users to use.</w:t>
      </w:r>
      <w:r>
        <w:rPr>
          <w:rFonts w:eastAsia="Times New Roman"/>
          <w:color w:val="4472C4" w:themeColor="accent5"/>
        </w:rPr>
        <w:t xml:space="preserve"> The default scenario of using a transit planning apps is: the app will provide a home departure time / leaving time calculated from real-time data</w:t>
      </w:r>
      <w:r w:rsidR="00DC3C89">
        <w:rPr>
          <w:rFonts w:eastAsia="Times New Roman"/>
          <w:color w:val="4472C4" w:themeColor="accent5"/>
        </w:rPr>
        <w:t xml:space="preserve">; many apps will not consider the risk of missing a bus during talking and use a greedy tactic to suggest leaving time. </w:t>
      </w:r>
      <w:r w:rsidR="005557D6">
        <w:rPr>
          <w:rFonts w:eastAsia="Times New Roman"/>
          <w:color w:val="4472C4" w:themeColor="accent5"/>
        </w:rPr>
        <w:t xml:space="preserve">This means that many apps are expecting users to arrive the same second as the bus is expected to arrive. </w:t>
      </w:r>
      <w:r w:rsidR="00DC3C89">
        <w:rPr>
          <w:rFonts w:eastAsia="Times New Roman"/>
          <w:color w:val="4472C4" w:themeColor="accent5"/>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Pr>
          <w:rFonts w:eastAsia="Times New Roman"/>
          <w:color w:val="4472C4" w:themeColor="accent5"/>
        </w:rPr>
        <w:t>systematic</w:t>
      </w:r>
      <w:r w:rsidR="00DC3C89">
        <w:rPr>
          <w:rFonts w:eastAsia="Times New Roman"/>
          <w:color w:val="4472C4" w:themeColor="accent5"/>
        </w:rPr>
        <w:t xml:space="preserve"> way to prove this </w:t>
      </w:r>
      <w:r w:rsidR="005557D6">
        <w:rPr>
          <w:rFonts w:eastAsia="Times New Roman"/>
          <w:color w:val="4472C4" w:themeColor="accent5"/>
        </w:rPr>
        <w:t xml:space="preserve">claim </w:t>
      </w:r>
      <w:r w:rsidR="00DC3C89">
        <w:rPr>
          <w:rFonts w:eastAsia="Times New Roman"/>
          <w:color w:val="4472C4" w:themeColor="accent5"/>
        </w:rPr>
        <w:t xml:space="preserve">based on the actual real-time data the transit apps are using. </w:t>
      </w:r>
      <w:r w:rsidR="00EB3268">
        <w:rPr>
          <w:rFonts w:eastAsia="Times New Roman"/>
          <w:color w:val="4472C4" w:themeColor="accent5"/>
        </w:rPr>
        <w:t>We also added more justification in the main text.</w:t>
      </w:r>
    </w:p>
    <w:p w:rsidR="005557D6" w:rsidRPr="00044A4C" w:rsidRDefault="005557D6" w:rsidP="00044A4C">
      <w:pPr>
        <w:rPr>
          <w:rFonts w:eastAsia="Times New Roman"/>
          <w:color w:val="4472C4" w:themeColor="accent5"/>
        </w:rPr>
      </w:pPr>
      <w:r>
        <w:rPr>
          <w:rFonts w:eastAsia="Times New Roman"/>
          <w:color w:val="4472C4" w:themeColor="accent5"/>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5179D0" w:rsidRDefault="005179D0" w:rsidP="005179D0">
      <w:pPr>
        <w:rPr>
          <w:rFonts w:eastAsia="Times New Roman"/>
          <w:color w:val="C00000"/>
        </w:rPr>
      </w:pPr>
      <w:r w:rsidRPr="003D5729">
        <w:rPr>
          <w:rFonts w:eastAsia="Times New Roman"/>
          <w:color w:val="7030A0"/>
        </w:rPr>
        <w:lastRenderedPageBreak/>
        <w:t>This is a good suggestion and we removed the former section 2.1.</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Geneidy, A. M., J. G. Strathman, T. J. Kimpel, and D. T. Crou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Geneidy, A. M., J. Horning, and K. Krizek. 2011. “Analyzing transit service reliability using detailed data from automatic vehicular locator systems.” Journal of Advanced Transportation. </w:t>
      </w:r>
    </w:p>
    <w:p w:rsidR="009F7022" w:rsidRPr="009F7022" w:rsidRDefault="009F7022" w:rsidP="009F7022">
      <w:pPr>
        <w:rPr>
          <w:rFonts w:eastAsia="Times New Roman"/>
        </w:rPr>
      </w:pPr>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t>
      </w:r>
      <w:r w:rsidR="003214B2">
        <w:rPr>
          <w:rFonts w:eastAsia="Times New Roman"/>
          <w:color w:val="C00000"/>
        </w:rPr>
        <w:lastRenderedPageBreak/>
        <w:t xml:space="preserve">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ome of the conclusions may not be transferable, can the authors please reflect on that? For example, the performance of ST obviously depends on the on-time performance of the service under consideration (in particular, the share of early arrivals). The spatial pattern discussed in 4.3.3. is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Frumin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lastRenderedPageBreak/>
        <w:tab/>
        <w:t xml:space="preserve">However, </w:t>
      </w:r>
      <w:r w:rsidR="0090402F">
        <w:t xml:space="preserve">before </w:t>
      </w:r>
      <w:r w:rsidR="00487D07">
        <w:t>us</w:t>
      </w:r>
      <w:r w:rsidR="0090402F">
        <w:t xml:space="preserve"> addressing this question, </w:t>
      </w:r>
      <w:r>
        <w:t xml:space="preserve">this greedy tactic is </w:t>
      </w:r>
      <w:r w:rsidR="0090402F">
        <w:t xml:space="preserve">already </w:t>
      </w:r>
      <w:r>
        <w:t xml:space="preserve">adopted by many transit apps to calculate their suggested leaving time. </w:t>
      </w:r>
      <w:r w:rsidR="00040BBA">
        <w:t xml:space="preserve">In this paper, we summarized the implied principles of greedy tactic and recreated the algorithm,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 xml:space="preserve">and open source trip planning projects (OpenTripPlanner) </w:t>
      </w:r>
      <w:r>
        <w:t xml:space="preserve">to assume and expect the user arrives at the exact second/minute when the bus arrives. </w:t>
      </w:r>
      <w:r w:rsidR="00B27907">
        <w:t xml:space="preserve">There is no a “waiting time” or “buffer time” in a trip suggestion in the interface of these apps; they will usually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lastRenderedPageBreak/>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 xml:space="preserve">The authors claim that APC data is more accurate in terms of arrival/departure time at each stop compared to GTFS-realtim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later).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lastRenderedPageBreak/>
              <w:t>Votran,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w:t>
      </w:r>
      <w:r w:rsidR="005C15BB">
        <w:lastRenderedPageBreak/>
        <w:t xml:space="preserve">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Dziekan and Kottenhoff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w:t>
      </w:r>
      <w:r w:rsidR="008C1ABF">
        <w:lastRenderedPageBreak/>
        <w:t xml:space="preserve">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r w:rsidR="00DE155D">
        <w:t>/(</w:t>
      </w:r>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w:t>
      </w:r>
      <w:r w:rsidR="00431252">
        <w:lastRenderedPageBreak/>
        <w:t xml:space="preserve">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 xml:space="preserve">insurance buffer, the plan that user uses is in fact prudent tactic </w:t>
      </w:r>
      <w:r w:rsidR="00236CBC">
        <w:lastRenderedPageBreak/>
        <w:t>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lastRenderedPageBreak/>
        <w:t>- The authors state that the “bus will rarely if ever leave a stop earlier than the scheduled time.” Did the authors verify this statement empirically, such as comparing the GTFS schedule to GTFS-realtime?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lastRenderedPageBreak/>
        <w:t>Will the selected bus route 2 limit the generalizability of the research?</w:t>
      </w:r>
    </w:p>
    <w:p w:rsidR="00C076EA"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4E2655">
        <w:rPr>
          <w:color w:val="7030A0"/>
        </w:rPr>
        <w:t xml:space="preserve"> with most ridership, different directions, and wide spatial and temporal coverage</w:t>
      </w:r>
      <w:r w:rsidR="00C076EA" w:rsidRPr="00271112">
        <w:rPr>
          <w:color w:val="7030A0"/>
        </w:rPr>
        <w:t xml:space="preserve">: COTA route 1, </w:t>
      </w:r>
      <w:r w:rsidR="004E2655">
        <w:rPr>
          <w:color w:val="7030A0"/>
        </w:rPr>
        <w:t>2, 5</w:t>
      </w:r>
      <w:r w:rsidR="00C076EA" w:rsidRPr="00271112">
        <w:rPr>
          <w:color w:val="7030A0"/>
        </w:rPr>
        <w:t>,</w:t>
      </w:r>
      <w:r w:rsidR="004E2655">
        <w:rPr>
          <w:color w:val="7030A0"/>
        </w:rPr>
        <w:t xml:space="preserve"> 7, 8,</w:t>
      </w:r>
      <w:r w:rsidR="00C076EA" w:rsidRPr="00271112">
        <w:rPr>
          <w:color w:val="7030A0"/>
        </w:rPr>
        <w:t xml:space="preserve"> and 10.</w:t>
      </w:r>
      <w:r w:rsidR="004E2655">
        <w:rPr>
          <w:color w:val="7030A0"/>
        </w:rPr>
        <w:t xml:space="preserve"> All of the selected route are frequen</w:t>
      </w:r>
      <w:r w:rsidR="00617C79">
        <w:rPr>
          <w:color w:val="7030A0"/>
        </w:rPr>
        <w:t xml:space="preserve">t routes, meaning their headways are </w:t>
      </w:r>
      <w:r w:rsidR="004E2655">
        <w:rPr>
          <w:color w:val="7030A0"/>
        </w:rPr>
        <w:t xml:space="preserve">much higher than regular bus routes. </w:t>
      </w:r>
      <w:r w:rsidR="008D1FFF">
        <w:rPr>
          <w:color w:val="7030A0"/>
        </w:rPr>
        <w:t>To reduce the computation burden, t</w:t>
      </w:r>
      <w:bookmarkStart w:id="0" w:name="_GoBack"/>
      <w:bookmarkEnd w:id="0"/>
      <w:r w:rsidR="00553785">
        <w:rPr>
          <w:color w:val="7030A0"/>
        </w:rPr>
        <w:t>he time period is selected from a typical week from 7/15/2020 – 7/21/2020</w:t>
      </w:r>
      <w:r w:rsidR="008D1FFF">
        <w:rPr>
          <w:color w:val="7030A0"/>
        </w:rPr>
        <w:t>, when there was no major event like football games and extreme weather</w:t>
      </w:r>
      <w:r w:rsidR="00553785">
        <w:rPr>
          <w:color w:val="7030A0"/>
        </w:rPr>
        <w:t>.</w:t>
      </w:r>
    </w:p>
    <w:p w:rsidR="008D1FFF" w:rsidRDefault="008D1FFF" w:rsidP="009F7022">
      <w:pPr>
        <w:pStyle w:val="xmsonormal"/>
        <w:rPr>
          <w:color w:val="7030A0"/>
        </w:rPr>
      </w:pPr>
    </w:p>
    <w:p w:rsidR="008D1FFF" w:rsidRDefault="008D1FFF" w:rsidP="009F7022">
      <w:pPr>
        <w:pStyle w:val="xmsonormal"/>
        <w:rPr>
          <w:color w:val="7030A0"/>
        </w:rPr>
      </w:pPr>
    </w:p>
    <w:p w:rsidR="00553785" w:rsidRDefault="00553785" w:rsidP="00553785">
      <w:pPr>
        <w:pStyle w:val="xmsonormal"/>
        <w:numPr>
          <w:ilvl w:val="0"/>
          <w:numId w:val="6"/>
        </w:numPr>
        <w:rPr>
          <w:color w:val="7030A0"/>
        </w:rPr>
      </w:pPr>
      <w:r>
        <w:rPr>
          <w:color w:val="7030A0"/>
        </w:rPr>
        <w:t xml:space="preserve">Why </w:t>
      </w:r>
    </w:p>
    <w:p w:rsidR="0075440E" w:rsidRPr="00271112" w:rsidRDefault="0075440E" w:rsidP="009F7022">
      <w:pPr>
        <w:pStyle w:val="xmsonormal"/>
        <w:rPr>
          <w:color w:val="7030A0"/>
        </w:rPr>
      </w:pPr>
      <w:r>
        <w:rPr>
          <w:color w:val="7030A0"/>
        </w:rPr>
        <w:tab/>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t>Page 21, Figures 11 and 12</w:t>
      </w:r>
    </w:p>
    <w:p w:rsidR="009F7022" w:rsidRDefault="009F7022" w:rsidP="009F7022">
      <w:pPr>
        <w:pStyle w:val="xmsonormal"/>
      </w:pPr>
      <w:r w:rsidRPr="009F7022">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327EB2">
      <w:pPr>
        <w:pStyle w:val="xmsonormal"/>
        <w:numPr>
          <w:ilvl w:val="1"/>
          <w:numId w:val="1"/>
        </w:numPr>
      </w:pPr>
      <w:r w:rsidRPr="009F7022">
        <w:t>Page 22, Figure 13</w:t>
      </w:r>
    </w:p>
    <w:p w:rsidR="009F7022" w:rsidRDefault="009F7022" w:rsidP="009F7022">
      <w:pPr>
        <w:pStyle w:val="xmsonormal"/>
      </w:pPr>
      <w:r w:rsidRPr="009F7022">
        <w:lastRenderedPageBreak/>
        <w:t xml:space="preserve">- For the route shown in Figure 13, how many timepoints are there along the route?  Where are the timepoints located? How do the timepoints relate to your findings (in this figure and the subsequent maps of the route)?  Please add a discussion of timepoints.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F7C2A"/>
    <w:rsid w:val="00105FBF"/>
    <w:rsid w:val="001308E8"/>
    <w:rsid w:val="0013687D"/>
    <w:rsid w:val="00136C21"/>
    <w:rsid w:val="00144F82"/>
    <w:rsid w:val="00171B8E"/>
    <w:rsid w:val="00176D79"/>
    <w:rsid w:val="00196C60"/>
    <w:rsid w:val="001A0304"/>
    <w:rsid w:val="001B5841"/>
    <w:rsid w:val="001E28B1"/>
    <w:rsid w:val="001E3A66"/>
    <w:rsid w:val="001F1E9A"/>
    <w:rsid w:val="001F606F"/>
    <w:rsid w:val="00212968"/>
    <w:rsid w:val="002269BC"/>
    <w:rsid w:val="00236CBC"/>
    <w:rsid w:val="00240D10"/>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4E2655"/>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5AED"/>
    <w:rsid w:val="006B620F"/>
    <w:rsid w:val="006C1D63"/>
    <w:rsid w:val="006E716E"/>
    <w:rsid w:val="00720043"/>
    <w:rsid w:val="007351D7"/>
    <w:rsid w:val="0075440E"/>
    <w:rsid w:val="00755D39"/>
    <w:rsid w:val="007813D6"/>
    <w:rsid w:val="007950A0"/>
    <w:rsid w:val="007A0F0F"/>
    <w:rsid w:val="007A5DD0"/>
    <w:rsid w:val="007B41BE"/>
    <w:rsid w:val="007C0B16"/>
    <w:rsid w:val="007C3DF4"/>
    <w:rsid w:val="007D4C8E"/>
    <w:rsid w:val="007E3661"/>
    <w:rsid w:val="007E5FD9"/>
    <w:rsid w:val="007F0064"/>
    <w:rsid w:val="00820C7C"/>
    <w:rsid w:val="008767CF"/>
    <w:rsid w:val="00883655"/>
    <w:rsid w:val="008A6AB7"/>
    <w:rsid w:val="008B681D"/>
    <w:rsid w:val="008C1ABF"/>
    <w:rsid w:val="008D1FFF"/>
    <w:rsid w:val="008D23D2"/>
    <w:rsid w:val="008F7FBE"/>
    <w:rsid w:val="0090402F"/>
    <w:rsid w:val="00916D89"/>
    <w:rsid w:val="0092117D"/>
    <w:rsid w:val="009574EA"/>
    <w:rsid w:val="00961E31"/>
    <w:rsid w:val="009F7022"/>
    <w:rsid w:val="00A1318D"/>
    <w:rsid w:val="00A22542"/>
    <w:rsid w:val="00AA3E12"/>
    <w:rsid w:val="00AB53B9"/>
    <w:rsid w:val="00AC428D"/>
    <w:rsid w:val="00AC6776"/>
    <w:rsid w:val="00AD4D8D"/>
    <w:rsid w:val="00B10D60"/>
    <w:rsid w:val="00B21BE9"/>
    <w:rsid w:val="00B27907"/>
    <w:rsid w:val="00B30521"/>
    <w:rsid w:val="00B36F06"/>
    <w:rsid w:val="00B56A1C"/>
    <w:rsid w:val="00B84B11"/>
    <w:rsid w:val="00BB2008"/>
    <w:rsid w:val="00BC1696"/>
    <w:rsid w:val="00C076EA"/>
    <w:rsid w:val="00C21C04"/>
    <w:rsid w:val="00C37579"/>
    <w:rsid w:val="00C70760"/>
    <w:rsid w:val="00CC3D42"/>
    <w:rsid w:val="00D308AE"/>
    <w:rsid w:val="00D47196"/>
    <w:rsid w:val="00D6156A"/>
    <w:rsid w:val="00D74BF2"/>
    <w:rsid w:val="00D91607"/>
    <w:rsid w:val="00DA0503"/>
    <w:rsid w:val="00DC3C89"/>
    <w:rsid w:val="00DD0F4F"/>
    <w:rsid w:val="00DE155D"/>
    <w:rsid w:val="00DF006A"/>
    <w:rsid w:val="00E10AC5"/>
    <w:rsid w:val="00E33862"/>
    <w:rsid w:val="00E70919"/>
    <w:rsid w:val="00E70BB6"/>
    <w:rsid w:val="00E902A7"/>
    <w:rsid w:val="00E90F88"/>
    <w:rsid w:val="00EB24F8"/>
    <w:rsid w:val="00EB3268"/>
    <w:rsid w:val="00EB62EF"/>
    <w:rsid w:val="00EC12A4"/>
    <w:rsid w:val="00EE5D43"/>
    <w:rsid w:val="00F13250"/>
    <w:rsid w:val="00F23682"/>
    <w:rsid w:val="00F47AF7"/>
    <w:rsid w:val="00F60F10"/>
    <w:rsid w:val="00F86AA1"/>
    <w:rsid w:val="00FA156A"/>
    <w:rsid w:val="00FB3FCD"/>
    <w:rsid w:val="00FC6085"/>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393ED"/>
  <w15:chartTrackingRefBased/>
  <w15:docId w15:val="{29F2B5E5-3092-4813-8BD4-CAE623DC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CC4AF-54A4-44AD-BB6A-B038B09CC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6</TotalTime>
  <Pages>15</Pages>
  <Words>6398</Words>
  <Characters>3647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9</cp:revision>
  <dcterms:created xsi:type="dcterms:W3CDTF">2020-04-01T14:20:00Z</dcterms:created>
  <dcterms:modified xsi:type="dcterms:W3CDTF">2020-05-2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